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GoBack" w:displacedByCustomXml="next"/>
    <w:bookmarkEnd w:id="0" w:displacedByCustomXml="next"/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069413BE" w14:textId="77777777" w:rsidR="00F9444C" w:rsidRDefault="00722292">
          <w:pPr>
            <w:pStyle w:val="NoSpacing"/>
          </w:pPr>
          <w:r>
            <w:t>Your Name</w:t>
          </w:r>
        </w:p>
      </w:sdtContent>
    </w:sdt>
    <w:p w14:paraId="79C61080" w14:textId="77777777" w:rsidR="00E614DD" w:rsidRDefault="00AA5EB5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3E73EC58" w14:textId="77777777" w:rsidR="00E614DD" w:rsidRDefault="00AA5EB5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003ED0E7" w14:textId="77777777" w:rsidR="00E614DD" w:rsidRDefault="00AA5EB5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72961760" w14:textId="77777777" w:rsidR="00FE5C28" w:rsidRDefault="00FE5C28" w:rsidP="00DA3B14">
      <w:pPr>
        <w:pStyle w:val="Title"/>
      </w:pPr>
    </w:p>
    <w:p w14:paraId="04CF756B" w14:textId="165C984D" w:rsidR="00585431" w:rsidRDefault="00722292" w:rsidP="00DA3B14">
      <w:pPr>
        <w:pStyle w:val="Title"/>
      </w:pPr>
      <w:r>
        <w:t>Unit Two Benchmark Essay</w:t>
      </w:r>
    </w:p>
    <w:p w14:paraId="794B89FA" w14:textId="61F92B03" w:rsidR="00DA3B14" w:rsidRDefault="00DA3B14" w:rsidP="00DA3B14"/>
    <w:p w14:paraId="2EF40136" w14:textId="61DF3667" w:rsidR="00DA3B14" w:rsidRDefault="00DA3B14" w:rsidP="00DA3B14"/>
    <w:p w14:paraId="4B36F9B0" w14:textId="1715C0D6" w:rsidR="00DA3B14" w:rsidRDefault="00DA3B14" w:rsidP="00DA3B14"/>
    <w:p w14:paraId="38939ACC" w14:textId="11A661C6" w:rsidR="00DA3B14" w:rsidRDefault="00DA3B14" w:rsidP="00DA3B14"/>
    <w:p w14:paraId="37019E5B" w14:textId="5424D017" w:rsidR="00DA3B14" w:rsidRDefault="00DA3B14" w:rsidP="00DA3B14"/>
    <w:p w14:paraId="234FE3B0" w14:textId="4ADEAEE7" w:rsidR="00DA3B14" w:rsidRDefault="00DA3B14" w:rsidP="00DA3B14"/>
    <w:p w14:paraId="5BE8B732" w14:textId="09C8ECDB" w:rsidR="00DA3B14" w:rsidRDefault="00DA3B14" w:rsidP="00DA3B14"/>
    <w:p w14:paraId="7C33526A" w14:textId="57EDA9F0" w:rsidR="00DA3B14" w:rsidRDefault="00DA3B14" w:rsidP="00DA3B14"/>
    <w:p w14:paraId="539D38B9" w14:textId="5195F78F" w:rsidR="00DA3B14" w:rsidRDefault="00DA3B14" w:rsidP="00DA3B14"/>
    <w:p w14:paraId="01470770" w14:textId="1CF5090A" w:rsidR="00DA3B14" w:rsidRDefault="00DA3B14" w:rsidP="00DA3B14"/>
    <w:p w14:paraId="7F6884B2" w14:textId="67B7919E" w:rsidR="00DA3B14" w:rsidRDefault="00DA3B14" w:rsidP="00DA3B14"/>
    <w:p w14:paraId="085A40AE" w14:textId="0970045E" w:rsidR="00DA3B14" w:rsidRDefault="00DA3B14" w:rsidP="00DA3B14"/>
    <w:p w14:paraId="2964439F" w14:textId="0682EA74" w:rsidR="00DA3B14" w:rsidRDefault="00DA3B14" w:rsidP="00DA3B14"/>
    <w:p w14:paraId="676926C0" w14:textId="48007FF2" w:rsidR="00DA3B14" w:rsidRDefault="00DA3B14" w:rsidP="00DA3B14"/>
    <w:p w14:paraId="56394BD7" w14:textId="6F1F6AA4" w:rsidR="00DA3B14" w:rsidRDefault="00DA3B14" w:rsidP="00DA3B14"/>
    <w:p w14:paraId="234B193B" w14:textId="1313A575" w:rsidR="00DA3B14" w:rsidRDefault="00DA3B14" w:rsidP="00DA3B14"/>
    <w:p w14:paraId="73BF35BE" w14:textId="097DBBBA" w:rsidR="00DA3B14" w:rsidRDefault="00DA3B14" w:rsidP="00DA3B14"/>
    <w:p w14:paraId="3797923B" w14:textId="4CD1BC19" w:rsidR="00DA3B14" w:rsidRDefault="00DA3B14" w:rsidP="00DA3B14"/>
    <w:p w14:paraId="42EE0CA2" w14:textId="4BB13DF6" w:rsidR="005B2332" w:rsidRDefault="00722292" w:rsidP="004F6086">
      <w:r>
        <w:t>Nelson Mandela</w:t>
      </w:r>
      <w:r w:rsidR="00FE5C28">
        <w:t xml:space="preserve">, being the speaker, </w:t>
      </w:r>
      <w:r w:rsidR="002B1B8D">
        <w:t xml:space="preserve">gave an inspirational </w:t>
      </w:r>
      <w:r w:rsidR="0091420D">
        <w:t xml:space="preserve">speech to 20,000 people </w:t>
      </w:r>
      <w:r w:rsidR="000254DC">
        <w:t xml:space="preserve">back in </w:t>
      </w:r>
      <w:r w:rsidR="00B50E98">
        <w:t>2005.</w:t>
      </w:r>
      <w:r w:rsidR="00B50E98" w:rsidRPr="00B50E98">
        <w:t xml:space="preserve"> The speech is very persuasive as it </w:t>
      </w:r>
      <w:r w:rsidR="000C28C3">
        <w:t>involves the use</w:t>
      </w:r>
      <w:r w:rsidR="00B50E98" w:rsidRPr="00B50E98">
        <w:t xml:space="preserve"> of pathos, logos and ethos.</w:t>
      </w:r>
      <w:r w:rsidR="00B50E98">
        <w:t xml:space="preserve"> </w:t>
      </w:r>
      <w:r w:rsidR="0000588F">
        <w:t xml:space="preserve">Through this speech, he revealed his vision </w:t>
      </w:r>
      <w:r w:rsidR="00DB56D2">
        <w:t xml:space="preserve">of global injustice and poverty. </w:t>
      </w:r>
      <w:r w:rsidR="00E424EE">
        <w:t>He use</w:t>
      </w:r>
      <w:r w:rsidR="00FE5C28">
        <w:t>d</w:t>
      </w:r>
      <w:r w:rsidR="00E424EE">
        <w:t xml:space="preserve"> his ideas to finish poverty from its stem </w:t>
      </w:r>
      <w:r w:rsidR="00B55ED1">
        <w:t xml:space="preserve">which he thinks </w:t>
      </w:r>
      <w:r w:rsidR="00FE5C28">
        <w:t xml:space="preserve">of </w:t>
      </w:r>
      <w:r w:rsidR="00B55ED1">
        <w:t>as an act of justice</w:t>
      </w:r>
      <w:r w:rsidR="00F019FD">
        <w:t xml:space="preserve"> and protection of fundamental rights</w:t>
      </w:r>
      <w:r w:rsidR="00B50E98">
        <w:t>.</w:t>
      </w:r>
      <w:r w:rsidR="000C28C3">
        <w:t xml:space="preserve"> </w:t>
      </w:r>
      <w:r w:rsidR="00FE698D">
        <w:t xml:space="preserve">For this, he also praises the efforts of the Global </w:t>
      </w:r>
      <w:r w:rsidR="004C0BAF">
        <w:t>Campaign</w:t>
      </w:r>
      <w:r w:rsidR="00F226AC">
        <w:t xml:space="preserve"> for Action </w:t>
      </w:r>
      <w:r w:rsidR="00FE5C28">
        <w:t>against P</w:t>
      </w:r>
      <w:r w:rsidR="00F226AC">
        <w:t>overty</w:t>
      </w:r>
      <w:r w:rsidR="007F33E8">
        <w:t xml:space="preserve"> and talks about the bitter </w:t>
      </w:r>
      <w:r w:rsidR="003308C5">
        <w:t xml:space="preserve">reality of human </w:t>
      </w:r>
      <w:r w:rsidR="004C0BAF">
        <w:t>existence</w:t>
      </w:r>
      <w:r w:rsidR="003308C5">
        <w:t xml:space="preserve"> that has given rise to</w:t>
      </w:r>
      <w:r w:rsidR="007F33E8">
        <w:t xml:space="preserve"> </w:t>
      </w:r>
      <w:r w:rsidR="00825E38">
        <w:t>poverty and inequality</w:t>
      </w:r>
      <w:r w:rsidR="00E979FD">
        <w:t xml:space="preserve">. He makes his point clear by </w:t>
      </w:r>
      <w:r w:rsidR="000C032D">
        <w:t xml:space="preserve">giving an example of the GCAAP which has become a public movement for the </w:t>
      </w:r>
      <w:r w:rsidR="00B94425">
        <w:t>elimination</w:t>
      </w:r>
      <w:r w:rsidR="000C032D">
        <w:t xml:space="preserve"> of </w:t>
      </w:r>
      <w:r w:rsidR="005336BD">
        <w:t>poverty and slavery</w:t>
      </w:r>
      <w:r w:rsidR="005D3BD4">
        <w:t xml:space="preserve"> </w:t>
      </w:r>
      <w:r w:rsidR="00652D5A">
        <w:fldChar w:fldCharType="begin"/>
      </w:r>
      <w:r w:rsidR="00652D5A">
        <w:instrText xml:space="preserve"> ADDIN ZOTERO_ITEM CSL_CITATION {"citationID":"GpogvW8f","properties":{"formattedCitation":"({\\i{}In Full})","plainCitation":"(In Full)","noteIndex":0},"citationItems":[{"id":168,"uris":["http://zotero.org/users/local/bWNXhCgk/items/RCI5QBQZ"],"uri":["http://zotero.org/users/local/bWNXhCgk/items/RCI5QBQZ"],"itemData":{"id":168,"type":"article-newspaper","title":"In full: Mandela's poverty speech","source":"news.bbc.co.uk","abstract":"The full text of Nelson Mandela's speech for the campaign to end poverty in the developing world","URL":"http://news.bbc.co.uk/2/hi/uk_news/politics/4232603.stm","title-short":"In full","language":"en-GB","issued":{"date-parts":[["2005",2,3]]},"accessed":{"date-parts":[["2019",11,2]]}}}],"schema":"https://github.com/citation-style-language/schema/raw/master/csl-citation.json"} </w:instrText>
      </w:r>
      <w:r w:rsidR="00652D5A">
        <w:fldChar w:fldCharType="separate"/>
      </w:r>
      <w:r w:rsidR="00652D5A" w:rsidRPr="00652D5A">
        <w:rPr>
          <w:rFonts w:ascii="Times New Roman" w:hAnsi="Times New Roman" w:cs="Times New Roman"/>
        </w:rPr>
        <w:t>(</w:t>
      </w:r>
      <w:r w:rsidR="00652D5A" w:rsidRPr="00652D5A">
        <w:rPr>
          <w:rFonts w:ascii="Times New Roman" w:hAnsi="Times New Roman" w:cs="Times New Roman"/>
          <w:i/>
          <w:iCs/>
        </w:rPr>
        <w:t>In Full</w:t>
      </w:r>
      <w:r w:rsidR="00652D5A" w:rsidRPr="00652D5A">
        <w:rPr>
          <w:rFonts w:ascii="Times New Roman" w:hAnsi="Times New Roman" w:cs="Times New Roman"/>
        </w:rPr>
        <w:t>)</w:t>
      </w:r>
      <w:r w:rsidR="00652D5A">
        <w:fldChar w:fldCharType="end"/>
      </w:r>
      <w:r w:rsidR="005336BD">
        <w:t xml:space="preserve">. The pathos appeal in his speech is how he thanks the people </w:t>
      </w:r>
      <w:r w:rsidR="00AB24D5">
        <w:t>of Britain for their support in his mission against apartheid</w:t>
      </w:r>
      <w:r w:rsidR="000638F3">
        <w:t xml:space="preserve"> because like slavery</w:t>
      </w:r>
      <w:r w:rsidR="00554BF6">
        <w:t>, poverty is not natural.</w:t>
      </w:r>
      <w:r w:rsidR="004F6086">
        <w:t xml:space="preserve"> It is important for the developed counties to start a trade with underdeveloped countries and only in this way we can </w:t>
      </w:r>
      <w:r w:rsidR="00CC033A">
        <w:t>end poverty globally and the second foremost thing which he discusses</w:t>
      </w:r>
      <w:r w:rsidR="00FE5C28">
        <w:t xml:space="preserve"> is debt crisis and how to end it</w:t>
      </w:r>
      <w:r w:rsidR="00CC033A">
        <w:t>.</w:t>
      </w:r>
      <w:r w:rsidR="00E73593">
        <w:t xml:space="preserve"> With the pathos appeal, </w:t>
      </w:r>
      <w:r w:rsidR="003B0815">
        <w:t xml:space="preserve">he appeals to the leaders of the nations to </w:t>
      </w:r>
      <w:r w:rsidR="005D3BD4">
        <w:t>act</w:t>
      </w:r>
      <w:r w:rsidR="003B0815">
        <w:t xml:space="preserve"> as soon as possible because </w:t>
      </w:r>
      <w:r w:rsidR="008944C5">
        <w:t xml:space="preserve">it is anything the world is hungry for, that is action. Action against </w:t>
      </w:r>
      <w:r w:rsidR="005D3BD4">
        <w:t>global</w:t>
      </w:r>
      <w:r w:rsidR="008944C5">
        <w:t xml:space="preserve"> </w:t>
      </w:r>
      <w:r w:rsidR="005D3BD4">
        <w:t>poverty.</w:t>
      </w:r>
    </w:p>
    <w:p w14:paraId="2D069CEE" w14:textId="0A7CB9B8" w:rsidR="00DA3B14" w:rsidRDefault="00722292" w:rsidP="00CD446F">
      <w:r>
        <w:t xml:space="preserve">The logos appeal </w:t>
      </w:r>
      <w:r w:rsidR="00E850AF">
        <w:t>is when he shares the progress made by the M</w:t>
      </w:r>
      <w:r w:rsidR="00CD446F">
        <w:t>illennium Declaration since 2000. This was made to eliminate</w:t>
      </w:r>
      <w:r w:rsidR="00D16636">
        <w:t xml:space="preserve"> extreme</w:t>
      </w:r>
      <w:r w:rsidR="00CD446F">
        <w:t xml:space="preserve"> poverty</w:t>
      </w:r>
      <w:r w:rsidR="001417E1">
        <w:t xml:space="preserve"> but the results till now are not good and the </w:t>
      </w:r>
      <w:r w:rsidR="00CE7EFA">
        <w:t>promise</w:t>
      </w:r>
      <w:r w:rsidR="001417E1">
        <w:t xml:space="preserve"> made by this declaration </w:t>
      </w:r>
      <w:r w:rsidR="007019AD">
        <w:t>has been</w:t>
      </w:r>
      <w:r w:rsidR="00CE7EFA">
        <w:t xml:space="preserve"> compromised. </w:t>
      </w:r>
      <w:r w:rsidR="007019AD">
        <w:t xml:space="preserve">He calls out the G7 finance Ministers </w:t>
      </w:r>
      <w:r w:rsidR="00FE5C28">
        <w:t xml:space="preserve">who played a role </w:t>
      </w:r>
      <w:r w:rsidR="00BC63E3">
        <w:t>controlling poverty, especially in Africa.</w:t>
      </w:r>
      <w:r w:rsidR="007D21F8">
        <w:t xml:space="preserve"> He shares his feelings </w:t>
      </w:r>
      <w:r w:rsidR="00983A0D">
        <w:t>wearing the white band from his country wh</w:t>
      </w:r>
      <w:r w:rsidR="00542A9F">
        <w:t xml:space="preserve">ich is a symbol </w:t>
      </w:r>
      <w:r w:rsidR="00FE5C28">
        <w:t>for the fight</w:t>
      </w:r>
      <w:r w:rsidR="00542A9F">
        <w:t xml:space="preserve"> against poverty.</w:t>
      </w:r>
      <w:r w:rsidR="00F4167D">
        <w:t xml:space="preserve"> He </w:t>
      </w:r>
      <w:r w:rsidR="00882542">
        <w:t>motivates</w:t>
      </w:r>
      <w:r w:rsidR="00E73593">
        <w:t xml:space="preserve"> the audience </w:t>
      </w:r>
      <w:r w:rsidR="00FE5C28">
        <w:t>to help eliminate</w:t>
      </w:r>
      <w:r w:rsidR="00E73593">
        <w:t xml:space="preserve"> poverty and </w:t>
      </w:r>
      <w:r w:rsidR="00FE5C28">
        <w:t xml:space="preserve">to make </w:t>
      </w:r>
      <w:r w:rsidR="00E73593">
        <w:t xml:space="preserve">history. </w:t>
      </w:r>
    </w:p>
    <w:p w14:paraId="00279087" w14:textId="08E0492A" w:rsidR="00652D5A" w:rsidRDefault="00652D5A" w:rsidP="00CD446F"/>
    <w:p w14:paraId="1F6373A1" w14:textId="45579F27" w:rsidR="00652D5A" w:rsidRDefault="00652D5A" w:rsidP="00CD446F"/>
    <w:p w14:paraId="0660046D" w14:textId="2C9676C8" w:rsidR="00652D5A" w:rsidRDefault="00652D5A" w:rsidP="00CD446F"/>
    <w:p w14:paraId="3F321705" w14:textId="77777777" w:rsidR="00652D5A" w:rsidRPr="00652D5A" w:rsidRDefault="00722292" w:rsidP="00652D5A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52D5A">
        <w:rPr>
          <w:rFonts w:ascii="Times New Roman" w:hAnsi="Times New Roman" w:cs="Times New Roman"/>
          <w:i/>
          <w:iCs/>
        </w:rPr>
        <w:t>In Full: Mandela’s Poverty Speech</w:t>
      </w:r>
      <w:r w:rsidRPr="00652D5A">
        <w:rPr>
          <w:rFonts w:ascii="Times New Roman" w:hAnsi="Times New Roman" w:cs="Times New Roman"/>
        </w:rPr>
        <w:t xml:space="preserve">. 3 Feb. 2005. </w:t>
      </w:r>
      <w:r w:rsidRPr="00652D5A">
        <w:rPr>
          <w:rFonts w:ascii="Times New Roman" w:hAnsi="Times New Roman" w:cs="Times New Roman"/>
          <w:i/>
          <w:iCs/>
        </w:rPr>
        <w:t>news.bbc.co.uk</w:t>
      </w:r>
      <w:r w:rsidRPr="00652D5A">
        <w:rPr>
          <w:rFonts w:ascii="Times New Roman" w:hAnsi="Times New Roman" w:cs="Times New Roman"/>
        </w:rPr>
        <w:t>, http://news.bbc.co.uk/2/hi/uk_news/politics/4232603.stm.</w:t>
      </w:r>
    </w:p>
    <w:p w14:paraId="23579E71" w14:textId="3688DDCA" w:rsidR="00652D5A" w:rsidRPr="00DA3B14" w:rsidRDefault="00722292" w:rsidP="00CD446F">
      <w:r>
        <w:fldChar w:fldCharType="end"/>
      </w:r>
    </w:p>
    <w:p w14:paraId="74294BD4" w14:textId="6F4EF860" w:rsidR="00585431" w:rsidRDefault="00585431" w:rsidP="00585431"/>
    <w:p w14:paraId="439B7E86" w14:textId="3F51BA10" w:rsidR="00585431" w:rsidRDefault="00585431" w:rsidP="00585431"/>
    <w:p w14:paraId="3D5BDA6B" w14:textId="07D71636" w:rsidR="00585431" w:rsidRDefault="00585431" w:rsidP="00585431"/>
    <w:p w14:paraId="617BD933" w14:textId="67487395" w:rsidR="00585431" w:rsidRDefault="00585431" w:rsidP="00585431"/>
    <w:p w14:paraId="61871735" w14:textId="169244AB" w:rsidR="00585431" w:rsidRDefault="00585431" w:rsidP="00585431"/>
    <w:p w14:paraId="046103A1" w14:textId="18D4F11C" w:rsidR="00585431" w:rsidRDefault="00585431" w:rsidP="00585431"/>
    <w:p w14:paraId="3C328CCC" w14:textId="7A504ED7" w:rsidR="00585431" w:rsidRDefault="00585431" w:rsidP="00585431"/>
    <w:p w14:paraId="75ED7B0C" w14:textId="32967FC2" w:rsidR="00585431" w:rsidRDefault="00585431" w:rsidP="00585431"/>
    <w:p w14:paraId="52B00DD1" w14:textId="470EEAAF" w:rsidR="00585431" w:rsidRDefault="00585431" w:rsidP="00585431"/>
    <w:p w14:paraId="224E1AA9" w14:textId="29618C21" w:rsidR="00585431" w:rsidRDefault="00585431" w:rsidP="00585431"/>
    <w:p w14:paraId="1E499373" w14:textId="07AA64DE" w:rsidR="00585431" w:rsidRDefault="00585431" w:rsidP="00585431"/>
    <w:p w14:paraId="2EEC5411" w14:textId="3B61EB97" w:rsidR="00585431" w:rsidRDefault="00585431" w:rsidP="00585431"/>
    <w:p w14:paraId="3697CA69" w14:textId="783CEDB7" w:rsidR="00585431" w:rsidRDefault="00585431" w:rsidP="00585431"/>
    <w:p w14:paraId="547881EF" w14:textId="2E1DA2CA" w:rsidR="00585431" w:rsidRDefault="00585431" w:rsidP="00585431"/>
    <w:p w14:paraId="41FAE79D" w14:textId="51944FC5" w:rsidR="00585431" w:rsidRDefault="00585431" w:rsidP="00585431"/>
    <w:p w14:paraId="41C51B52" w14:textId="41B60210" w:rsidR="00585431" w:rsidRDefault="00585431" w:rsidP="00585431"/>
    <w:p w14:paraId="7E7A0184" w14:textId="29991FC3" w:rsidR="00585431" w:rsidRDefault="00585431" w:rsidP="00585431"/>
    <w:p w14:paraId="392A2AA3" w14:textId="71BF3385" w:rsidR="00E55E7D" w:rsidRPr="00585431" w:rsidRDefault="00722292" w:rsidP="00E55E7D">
      <w:pPr>
        <w:spacing w:line="240" w:lineRule="auto"/>
      </w:pPr>
      <w:r>
        <w:t xml:space="preserve"> </w:t>
      </w:r>
    </w:p>
    <w:sectPr w:rsidR="00E55E7D" w:rsidRPr="00585431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3CB1EC" w14:textId="77777777" w:rsidR="00AA5EB5" w:rsidRDefault="00AA5EB5">
      <w:pPr>
        <w:spacing w:line="240" w:lineRule="auto"/>
      </w:pPr>
      <w:r>
        <w:separator/>
      </w:r>
    </w:p>
  </w:endnote>
  <w:endnote w:type="continuationSeparator" w:id="0">
    <w:p w14:paraId="390F7D7C" w14:textId="77777777" w:rsidR="00AA5EB5" w:rsidRDefault="00AA5EB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39FB41E" w14:textId="77777777" w:rsidR="00AA5EB5" w:rsidRDefault="00AA5EB5">
      <w:pPr>
        <w:spacing w:line="240" w:lineRule="auto"/>
      </w:pPr>
      <w:r>
        <w:separator/>
      </w:r>
    </w:p>
  </w:footnote>
  <w:footnote w:type="continuationSeparator" w:id="0">
    <w:p w14:paraId="18A482D8" w14:textId="77777777" w:rsidR="00AA5EB5" w:rsidRDefault="00AA5EB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D6B2B9" w14:textId="77777777" w:rsidR="00E614DD" w:rsidRDefault="00AA5EB5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FE5C28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0D6FE5" w14:textId="77777777" w:rsidR="00E614DD" w:rsidRDefault="00AA5EB5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FE5C28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6024CB5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A58455CA" w:tentative="1">
      <w:start w:val="1"/>
      <w:numFmt w:val="lowerLetter"/>
      <w:lvlText w:val="%2."/>
      <w:lvlJc w:val="left"/>
      <w:pPr>
        <w:ind w:left="2160" w:hanging="360"/>
      </w:pPr>
    </w:lvl>
    <w:lvl w:ilvl="2" w:tplc="9AFAEB24" w:tentative="1">
      <w:start w:val="1"/>
      <w:numFmt w:val="lowerRoman"/>
      <w:lvlText w:val="%3."/>
      <w:lvlJc w:val="right"/>
      <w:pPr>
        <w:ind w:left="2880" w:hanging="180"/>
      </w:pPr>
    </w:lvl>
    <w:lvl w:ilvl="3" w:tplc="667AC54A" w:tentative="1">
      <w:start w:val="1"/>
      <w:numFmt w:val="decimal"/>
      <w:lvlText w:val="%4."/>
      <w:lvlJc w:val="left"/>
      <w:pPr>
        <w:ind w:left="3600" w:hanging="360"/>
      </w:pPr>
    </w:lvl>
    <w:lvl w:ilvl="4" w:tplc="315CDD32" w:tentative="1">
      <w:start w:val="1"/>
      <w:numFmt w:val="lowerLetter"/>
      <w:lvlText w:val="%5."/>
      <w:lvlJc w:val="left"/>
      <w:pPr>
        <w:ind w:left="4320" w:hanging="360"/>
      </w:pPr>
    </w:lvl>
    <w:lvl w:ilvl="5" w:tplc="4D1A77BA" w:tentative="1">
      <w:start w:val="1"/>
      <w:numFmt w:val="lowerRoman"/>
      <w:lvlText w:val="%6."/>
      <w:lvlJc w:val="right"/>
      <w:pPr>
        <w:ind w:left="5040" w:hanging="180"/>
      </w:pPr>
    </w:lvl>
    <w:lvl w:ilvl="6" w:tplc="8EDAD39E" w:tentative="1">
      <w:start w:val="1"/>
      <w:numFmt w:val="decimal"/>
      <w:lvlText w:val="%7."/>
      <w:lvlJc w:val="left"/>
      <w:pPr>
        <w:ind w:left="5760" w:hanging="360"/>
      </w:pPr>
    </w:lvl>
    <w:lvl w:ilvl="7" w:tplc="FAD42CF4" w:tentative="1">
      <w:start w:val="1"/>
      <w:numFmt w:val="lowerLetter"/>
      <w:lvlText w:val="%8."/>
      <w:lvlJc w:val="left"/>
      <w:pPr>
        <w:ind w:left="6480" w:hanging="360"/>
      </w:pPr>
    </w:lvl>
    <w:lvl w:ilvl="8" w:tplc="0D42DEC2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MzMTEyNjcxMjM1NzJS0lEKTi0uzszPAykwqQUA/Ce0viwAAAA="/>
  </w:docVars>
  <w:rsids>
    <w:rsidRoot w:val="00F83220"/>
    <w:rsid w:val="0000588F"/>
    <w:rsid w:val="000166A4"/>
    <w:rsid w:val="000254DC"/>
    <w:rsid w:val="00040CBB"/>
    <w:rsid w:val="000414D9"/>
    <w:rsid w:val="000638F3"/>
    <w:rsid w:val="000B78C8"/>
    <w:rsid w:val="000C032D"/>
    <w:rsid w:val="000C28C3"/>
    <w:rsid w:val="000C5D2A"/>
    <w:rsid w:val="00117DA7"/>
    <w:rsid w:val="001417E1"/>
    <w:rsid w:val="001463B2"/>
    <w:rsid w:val="00175513"/>
    <w:rsid w:val="001E2842"/>
    <w:rsid w:val="001F62C0"/>
    <w:rsid w:val="00245E02"/>
    <w:rsid w:val="002A3335"/>
    <w:rsid w:val="002B1B8D"/>
    <w:rsid w:val="003308C5"/>
    <w:rsid w:val="00353B66"/>
    <w:rsid w:val="00364805"/>
    <w:rsid w:val="003B0815"/>
    <w:rsid w:val="00456604"/>
    <w:rsid w:val="004A2675"/>
    <w:rsid w:val="004C0BAF"/>
    <w:rsid w:val="004F6086"/>
    <w:rsid w:val="004F7139"/>
    <w:rsid w:val="005336BD"/>
    <w:rsid w:val="00536FC2"/>
    <w:rsid w:val="00542A9F"/>
    <w:rsid w:val="005525EB"/>
    <w:rsid w:val="00554BF6"/>
    <w:rsid w:val="0057093C"/>
    <w:rsid w:val="00585431"/>
    <w:rsid w:val="005B2332"/>
    <w:rsid w:val="005D3BD4"/>
    <w:rsid w:val="00652D5A"/>
    <w:rsid w:val="00691EC1"/>
    <w:rsid w:val="006F3BB5"/>
    <w:rsid w:val="007019AD"/>
    <w:rsid w:val="00722292"/>
    <w:rsid w:val="007401FC"/>
    <w:rsid w:val="007C53FB"/>
    <w:rsid w:val="007D21F8"/>
    <w:rsid w:val="007F33E8"/>
    <w:rsid w:val="00825E38"/>
    <w:rsid w:val="00837BB8"/>
    <w:rsid w:val="00882542"/>
    <w:rsid w:val="008944C5"/>
    <w:rsid w:val="008B7D18"/>
    <w:rsid w:val="008F1F97"/>
    <w:rsid w:val="008F4052"/>
    <w:rsid w:val="008F73E6"/>
    <w:rsid w:val="0091420D"/>
    <w:rsid w:val="00983A0D"/>
    <w:rsid w:val="00985A65"/>
    <w:rsid w:val="009C40B8"/>
    <w:rsid w:val="009D4EB3"/>
    <w:rsid w:val="00AA5EB5"/>
    <w:rsid w:val="00AB24D5"/>
    <w:rsid w:val="00B13D1B"/>
    <w:rsid w:val="00B50E98"/>
    <w:rsid w:val="00B55ED1"/>
    <w:rsid w:val="00B818DF"/>
    <w:rsid w:val="00B931BE"/>
    <w:rsid w:val="00B94425"/>
    <w:rsid w:val="00BA1BAA"/>
    <w:rsid w:val="00BC63E3"/>
    <w:rsid w:val="00BE1899"/>
    <w:rsid w:val="00CC033A"/>
    <w:rsid w:val="00CD107A"/>
    <w:rsid w:val="00CD3FEE"/>
    <w:rsid w:val="00CD446F"/>
    <w:rsid w:val="00CE7EFA"/>
    <w:rsid w:val="00D05A7B"/>
    <w:rsid w:val="00D16636"/>
    <w:rsid w:val="00D52117"/>
    <w:rsid w:val="00DA3B14"/>
    <w:rsid w:val="00DB0D39"/>
    <w:rsid w:val="00DB56D2"/>
    <w:rsid w:val="00DE222A"/>
    <w:rsid w:val="00E14005"/>
    <w:rsid w:val="00E424EE"/>
    <w:rsid w:val="00E55E7D"/>
    <w:rsid w:val="00E614DD"/>
    <w:rsid w:val="00E627B4"/>
    <w:rsid w:val="00E73593"/>
    <w:rsid w:val="00E850AF"/>
    <w:rsid w:val="00E979FD"/>
    <w:rsid w:val="00EE1AAA"/>
    <w:rsid w:val="00EE6085"/>
    <w:rsid w:val="00F019FD"/>
    <w:rsid w:val="00F226AC"/>
    <w:rsid w:val="00F27E30"/>
    <w:rsid w:val="00F4167D"/>
    <w:rsid w:val="00F83220"/>
    <w:rsid w:val="00F9444C"/>
    <w:rsid w:val="00FE5C28"/>
    <w:rsid w:val="00FE69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7D5BF8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7D5BF8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7D5BF8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7D5BF8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7D5BF8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3729CB"/>
    <w:rsid w:val="003A0181"/>
    <w:rsid w:val="00470384"/>
    <w:rsid w:val="004D1F5C"/>
    <w:rsid w:val="005A3EFE"/>
    <w:rsid w:val="007D5BF8"/>
    <w:rsid w:val="008342E9"/>
    <w:rsid w:val="00A12713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3859903-E170-4689-8C9E-4E48668580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41</Words>
  <Characters>2520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02T10:21:00Z</dcterms:created>
  <dcterms:modified xsi:type="dcterms:W3CDTF">2019-11-02T10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1OWolKlG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